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558" w:type="dxa"/>
        <w:tblLayout w:type="fixed"/>
        <w:tblLook w:val="04A0" w:firstRow="1" w:lastRow="0" w:firstColumn="1" w:lastColumn="0" w:noHBand="0" w:noVBand="1"/>
      </w:tblPr>
      <w:tblGrid>
        <w:gridCol w:w="4338"/>
        <w:gridCol w:w="1440"/>
        <w:gridCol w:w="1530"/>
        <w:gridCol w:w="1170"/>
        <w:gridCol w:w="1080"/>
      </w:tblGrid>
      <w:tr w:rsidR="003C31F2" w:rsidRPr="00637468" w14:paraId="3B0B9E9F" w14:textId="77777777" w:rsidTr="00C17B1E">
        <w:trPr>
          <w:trHeight w:val="432"/>
        </w:trPr>
        <w:tc>
          <w:tcPr>
            <w:tcW w:w="9558" w:type="dxa"/>
            <w:gridSpan w:val="5"/>
            <w:tcBorders>
              <w:top w:val="single" w:sz="24" w:space="0" w:color="A6A6A6" w:themeColor="background1" w:themeShade="A6"/>
              <w:bottom w:val="single" w:sz="12" w:space="0" w:color="auto"/>
            </w:tcBorders>
            <w:shd w:val="clear" w:color="auto" w:fill="auto"/>
            <w:vAlign w:val="center"/>
          </w:tcPr>
          <w:p w14:paraId="42CC84B3" w14:textId="77777777" w:rsidR="003C31F2" w:rsidRPr="00637468" w:rsidRDefault="003C31F2" w:rsidP="00C17B1E">
            <w:pPr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 xml:space="preserve">Supplement Table 1. Number of published articles per </w:t>
            </w:r>
            <w:proofErr w:type="gramStart"/>
            <w:r w:rsidRPr="00637468">
              <w:rPr>
                <w:rFonts w:ascii="Arial" w:hAnsi="Arial" w:cs="Arial"/>
                <w:b/>
                <w:sz w:val="20"/>
                <w:szCs w:val="22"/>
              </w:rPr>
              <w:t>time period</w:t>
            </w:r>
            <w:proofErr w:type="gramEnd"/>
            <w:r w:rsidRPr="00637468">
              <w:rPr>
                <w:rFonts w:ascii="Arial" w:hAnsi="Arial" w:cs="Arial"/>
                <w:b/>
                <w:sz w:val="20"/>
                <w:szCs w:val="22"/>
              </w:rPr>
              <w:t xml:space="preserve"> and per journal</w:t>
            </w:r>
          </w:p>
        </w:tc>
      </w:tr>
      <w:tr w:rsidR="003C31F2" w:rsidRPr="00637468" w14:paraId="7191994A" w14:textId="77777777" w:rsidTr="00C17B1E">
        <w:trPr>
          <w:trHeight w:val="432"/>
        </w:trPr>
        <w:tc>
          <w:tcPr>
            <w:tcW w:w="43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7D0FA33" w14:textId="77777777" w:rsidR="003C31F2" w:rsidRPr="00637468" w:rsidRDefault="003C31F2" w:rsidP="00C17B1E">
            <w:pPr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Journal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71B5876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2000–2005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F1D69D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2006–2010</w:t>
            </w:r>
          </w:p>
        </w:tc>
        <w:tc>
          <w:tcPr>
            <w:tcW w:w="117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672B8DF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&gt;2010</w:t>
            </w:r>
          </w:p>
        </w:tc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2B1356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Totals</w:t>
            </w:r>
          </w:p>
        </w:tc>
      </w:tr>
      <w:tr w:rsidR="003C31F2" w:rsidRPr="00637468" w14:paraId="682806FE" w14:textId="77777777" w:rsidTr="00C17B1E">
        <w:trPr>
          <w:trHeight w:val="432"/>
        </w:trPr>
        <w:tc>
          <w:tcPr>
            <w:tcW w:w="433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9B29DEC" w14:textId="77777777" w:rsidR="003C31F2" w:rsidRPr="00637468" w:rsidRDefault="003C31F2" w:rsidP="00C17B1E">
            <w:pPr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Journal of Neurosurgery Publishing Group (JNSPG)</w:t>
            </w:r>
          </w:p>
        </w:tc>
        <w:tc>
          <w:tcPr>
            <w:tcW w:w="144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54615241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3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49D7AA1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6</w:t>
            </w:r>
          </w:p>
        </w:tc>
        <w:tc>
          <w:tcPr>
            <w:tcW w:w="1170" w:type="dxa"/>
            <w:tcBorders>
              <w:top w:val="single" w:sz="12" w:space="0" w:color="auto"/>
            </w:tcBorders>
            <w:vAlign w:val="center"/>
          </w:tcPr>
          <w:p w14:paraId="1876455D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47</w:t>
            </w:r>
          </w:p>
        </w:tc>
        <w:tc>
          <w:tcPr>
            <w:tcW w:w="1080" w:type="dxa"/>
            <w:tcBorders>
              <w:top w:val="single" w:sz="12" w:space="0" w:color="auto"/>
            </w:tcBorders>
            <w:vAlign w:val="center"/>
          </w:tcPr>
          <w:p w14:paraId="0C4FB038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56</w:t>
            </w:r>
          </w:p>
        </w:tc>
      </w:tr>
      <w:tr w:rsidR="003C31F2" w:rsidRPr="00637468" w14:paraId="7C4C2A0D" w14:textId="77777777" w:rsidTr="00C17B1E">
        <w:trPr>
          <w:trHeight w:val="432"/>
        </w:trPr>
        <w:tc>
          <w:tcPr>
            <w:tcW w:w="4338" w:type="dxa"/>
            <w:shd w:val="clear" w:color="auto" w:fill="auto"/>
            <w:vAlign w:val="center"/>
          </w:tcPr>
          <w:p w14:paraId="62A13662" w14:textId="77777777" w:rsidR="003C31F2" w:rsidRPr="00637468" w:rsidRDefault="003C31F2" w:rsidP="00C17B1E">
            <w:pPr>
              <w:ind w:left="360"/>
              <w:rPr>
                <w:rFonts w:ascii="Arial" w:hAnsi="Arial" w:cs="Arial"/>
                <w:i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JNS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DB02DF5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4AE00079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0E7EEE16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6808A73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</w:tr>
      <w:tr w:rsidR="003C31F2" w:rsidRPr="00637468" w14:paraId="0A7FD217" w14:textId="77777777" w:rsidTr="00C17B1E">
        <w:trPr>
          <w:trHeight w:val="432"/>
        </w:trPr>
        <w:tc>
          <w:tcPr>
            <w:tcW w:w="4338" w:type="dxa"/>
            <w:shd w:val="clear" w:color="auto" w:fill="auto"/>
            <w:vAlign w:val="center"/>
          </w:tcPr>
          <w:p w14:paraId="10F6317B" w14:textId="77777777" w:rsidR="003C31F2" w:rsidRPr="00637468" w:rsidRDefault="003C31F2" w:rsidP="00C17B1E">
            <w:pPr>
              <w:ind w:left="360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JNS-Pediatrics</w:t>
            </w:r>
            <w:r>
              <w:rPr>
                <w:rFonts w:ascii="Arial" w:hAnsi="Arial" w:cs="Arial"/>
                <w:i/>
                <w:sz w:val="20"/>
                <w:szCs w:val="22"/>
              </w:rPr>
              <w:t xml:space="preserve"> 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b21lIEFzc2Vzc21lbnQgKEhlYWx0aCBDYXJlKTwva2V5d29yZD48a2V5d29yZD5vdXRjb21lczwv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I3Ny0y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BbGFsaTwvQXV0aG9yPjxZZWFyPjIwMTU8L1llYXI+PFJl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EtMTA8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EtNzwv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TczLTU3NzwvcGFnZXM+PHZvbHVtZT41PC92b2x1bWU+PG51bWJlcj42PC9udW1iZXI+PGtleXdv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b248L2tleXdvcmQ+PGtleXdvcmQ+SW5mYW50PC9rZXl3b3JkPjxrZXl3b3JkPkxvZ2lzdGljIE1v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jg4LTY5NDwvcGFnZXM+PHZvbHVtZT4xNDwvdm9sdW1lPjxudW1iZXI+NjwvbnVtYmVyPjxrZXl3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cmNlLW51bT48cmVtb3RlLWRhdGFiYXNlLXByb3ZpZGVyPlB1Yk1lZDwvcmVtb3RlLWRhdGFiYXNl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Q4LTU0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b21lIEFzc2Vzc21lbnQgKEhlYWx0aCBDYXJlKTwva2V5d29yZD48a2V5d29yZD5vdXRjb21lczwv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I3Ny0y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2"/>
              </w:rPr>
              <w:t>[</w:t>
            </w:r>
            <w:hyperlink w:anchor="_ENREF_20" w:tooltip="Piatt, 2015 #2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20-22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27" w:tooltip="Shweikeh, 2016 #27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2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28" w:tooltip="Attenello, 2015 #2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28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30" w:tooltip="Kuo, 2017 #3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0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33" w:tooltip="Kshettry, 2014 #3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35" w:tooltip="Cherian, 2016 #35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5-3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39" w:tooltip="Smith, 2004 #39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9-4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3" w:tooltip="Piatt, 2011 #6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5" w:tooltip="De la Garza Ramos, 2016 #264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7" w:tooltip="Attenello, 2015 #5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9" w:tooltip="Nuño, 2015 #7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9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2" w:tooltip="McClelland, 2007 #112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2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4" w:tooltip="Piatt, 2014 #7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6" w:tooltip="Simon, 2008 #10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6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7" w:tooltip="Williams, 2012 #76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9" w:tooltip="Donoho, 2017 #234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9-71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3" w:tooltip="Sherrod, 2017 #86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4" w:tooltip="Piatt, 2014 #59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7" w:tooltip="Alali, 2015 #25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82" w:tooltip="Luksik, 2017 #97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82-86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88" w:tooltip="Simon, 2009 #99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88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0" w:tooltip="Simon, 2010 #101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0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4" w:tooltip="Missios, 2014 #81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5" w:tooltip="Lam, 2014 #85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8" w:tooltip="Qureshi, 2013 #89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8-10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>]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FD4FFC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3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3965ECD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6</w:t>
            </w:r>
          </w:p>
        </w:tc>
        <w:tc>
          <w:tcPr>
            <w:tcW w:w="1170" w:type="dxa"/>
            <w:vAlign w:val="center"/>
          </w:tcPr>
          <w:p w14:paraId="163C6CCC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38</w:t>
            </w:r>
          </w:p>
        </w:tc>
        <w:tc>
          <w:tcPr>
            <w:tcW w:w="1080" w:type="dxa"/>
            <w:vAlign w:val="center"/>
          </w:tcPr>
          <w:p w14:paraId="27267C6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47</w:t>
            </w:r>
          </w:p>
        </w:tc>
      </w:tr>
      <w:tr w:rsidR="003C31F2" w:rsidRPr="00637468" w14:paraId="07DC7D05" w14:textId="77777777" w:rsidTr="00C17B1E">
        <w:trPr>
          <w:trHeight w:val="432"/>
        </w:trPr>
        <w:tc>
          <w:tcPr>
            <w:tcW w:w="4338" w:type="dxa"/>
            <w:shd w:val="clear" w:color="auto" w:fill="auto"/>
            <w:vAlign w:val="center"/>
          </w:tcPr>
          <w:p w14:paraId="64AB7F31" w14:textId="77777777" w:rsidR="003C31F2" w:rsidRPr="00637468" w:rsidRDefault="003C31F2" w:rsidP="00C17B1E">
            <w:pPr>
              <w:ind w:left="360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JNS-Spine</w:t>
            </w:r>
            <w:r>
              <w:rPr>
                <w:rFonts w:ascii="Arial" w:hAnsi="Arial" w:cs="Arial"/>
                <w:i/>
                <w:sz w:val="20"/>
                <w:szCs w:val="22"/>
              </w:rPr>
              <w:t xml:space="preserve"> 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SdW1hbGxhPC9BdXRob3I+PFllYXI+MjAxNjwvWWVhcj48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SdW1hbGxhPC9BdXRob3I+PFllYXI+MjAxNjwvWWVhcj48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2"/>
              </w:rPr>
              <w:t>[</w:t>
            </w:r>
            <w:hyperlink w:anchor="_ENREF_45" w:tooltip="Larson, 2016 #45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4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6" w:tooltip="Rumalla, 2016 #286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6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>]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23B558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530" w:type="dxa"/>
            <w:shd w:val="clear" w:color="auto" w:fill="auto"/>
            <w:vAlign w:val="center"/>
          </w:tcPr>
          <w:p w14:paraId="594D67B2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09900C55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7635C53C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2</w:t>
            </w:r>
          </w:p>
        </w:tc>
      </w:tr>
      <w:tr w:rsidR="003C31F2" w:rsidRPr="00637468" w14:paraId="547F28B2" w14:textId="77777777" w:rsidTr="00C17B1E">
        <w:trPr>
          <w:trHeight w:val="432"/>
        </w:trPr>
        <w:tc>
          <w:tcPr>
            <w:tcW w:w="4338" w:type="dxa"/>
            <w:tcBorders>
              <w:bottom w:val="single" w:sz="2" w:space="0" w:color="auto"/>
            </w:tcBorders>
            <w:shd w:val="clear" w:color="auto" w:fill="auto"/>
            <w:vAlign w:val="center"/>
          </w:tcPr>
          <w:p w14:paraId="30B4E3C9" w14:textId="77777777" w:rsidR="003C31F2" w:rsidRPr="00637468" w:rsidRDefault="003C31F2" w:rsidP="00C17B1E">
            <w:pPr>
              <w:ind w:left="360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JNS-Focus</w:t>
            </w:r>
            <w:r>
              <w:rPr>
                <w:rFonts w:ascii="Arial" w:hAnsi="Arial" w:cs="Arial"/>
                <w:i/>
                <w:sz w:val="20"/>
                <w:szCs w:val="22"/>
              </w:rPr>
              <w:t xml:space="preserve"> 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MYW08L0F1dGhvcj48WWVhcj4yMDE0PC9ZZWFyPjxSZWNO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MYW08L0F1dGhvcj48WWVhcj4yMDE0PC9ZZWFyPjxSZWNO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2"/>
              </w:rPr>
              <w:t>[</w:t>
            </w:r>
            <w:hyperlink w:anchor="_ENREF_23" w:tooltip="Yue, 2016 #2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2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8" w:tooltip="Menger, 2017 #23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8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0" w:tooltip="Lam, 2014 #39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0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1" w:tooltip="Lin, 2015 #4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1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5" w:tooltip="De la Garza Ramos, 2017 #231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6" w:tooltip="Abu-Bonsrah, 2017 #232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6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87" w:tooltip="Pan, 2015 #8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8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>]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auto"/>
            </w:tcBorders>
            <w:shd w:val="clear" w:color="auto" w:fill="auto"/>
            <w:vAlign w:val="center"/>
          </w:tcPr>
          <w:p w14:paraId="26936DFD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530" w:type="dxa"/>
            <w:tcBorders>
              <w:bottom w:val="single" w:sz="2" w:space="0" w:color="auto"/>
            </w:tcBorders>
            <w:shd w:val="clear" w:color="auto" w:fill="auto"/>
            <w:vAlign w:val="center"/>
          </w:tcPr>
          <w:p w14:paraId="00EF3FD5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170" w:type="dxa"/>
            <w:tcBorders>
              <w:bottom w:val="single" w:sz="2" w:space="0" w:color="auto"/>
            </w:tcBorders>
            <w:vAlign w:val="center"/>
          </w:tcPr>
          <w:p w14:paraId="75707557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7</w:t>
            </w:r>
          </w:p>
        </w:tc>
        <w:tc>
          <w:tcPr>
            <w:tcW w:w="1080" w:type="dxa"/>
            <w:tcBorders>
              <w:bottom w:val="single" w:sz="2" w:space="0" w:color="auto"/>
            </w:tcBorders>
            <w:vAlign w:val="center"/>
          </w:tcPr>
          <w:p w14:paraId="765275D3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7</w:t>
            </w:r>
          </w:p>
        </w:tc>
      </w:tr>
      <w:tr w:rsidR="003C31F2" w:rsidRPr="00637468" w14:paraId="4ADCE9C4" w14:textId="77777777" w:rsidTr="00C17B1E">
        <w:trPr>
          <w:trHeight w:val="432"/>
        </w:trPr>
        <w:tc>
          <w:tcPr>
            <w:tcW w:w="4338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2D49170C" w14:textId="77777777" w:rsidR="003C31F2" w:rsidRPr="00637468" w:rsidRDefault="003C31F2" w:rsidP="00C17B1E">
            <w:pPr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Neurosurgery</w:t>
            </w:r>
            <w:r>
              <w:rPr>
                <w:rFonts w:ascii="Arial" w:hAnsi="Arial" w:cs="Arial"/>
                <w:i/>
                <w:sz w:val="20"/>
                <w:szCs w:val="22"/>
              </w:rPr>
              <w:t xml:space="preserve"> 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CZXJyeTwvQXV0aG9yPjxZZWFyPjIwMDg8L1llYXI+PFJl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CZXJyeTwvQXV0aG9yPjxZZWFyPjIwMDg8L1llYXI+PFJl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2"/>
              </w:rPr>
              <w:t>[</w:t>
            </w:r>
            <w:hyperlink w:anchor="_ENREF_34" w:tooltip="Klimo, 2015 #34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38" w:tooltip="Smith, 2004 #3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38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54" w:tooltip="Vadera, 2015 #42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54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81" w:tooltip="Dudley, 2015 #4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81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89" w:tooltip="Berry, 2008 #9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89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1" w:tooltip="Bonow, 2017 #235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1-9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6" w:tooltip="Pan, 2017 #236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6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>]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  <w:tc>
          <w:tcPr>
            <w:tcW w:w="144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6805EDCA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1</w:t>
            </w:r>
          </w:p>
        </w:tc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468054B2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2</w:t>
            </w:r>
          </w:p>
        </w:tc>
        <w:tc>
          <w:tcPr>
            <w:tcW w:w="117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43E033C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6</w:t>
            </w:r>
          </w:p>
        </w:tc>
        <w:tc>
          <w:tcPr>
            <w:tcW w:w="108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A0EF515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9</w:t>
            </w:r>
          </w:p>
        </w:tc>
      </w:tr>
      <w:tr w:rsidR="003C31F2" w:rsidRPr="00FF3005" w14:paraId="2AD88F0E" w14:textId="77777777" w:rsidTr="00C17B1E">
        <w:trPr>
          <w:trHeight w:val="432"/>
        </w:trPr>
        <w:tc>
          <w:tcPr>
            <w:tcW w:w="4338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1800D474" w14:textId="77777777" w:rsidR="003C31F2" w:rsidRPr="00FF3005" w:rsidRDefault="003C31F2" w:rsidP="00C17B1E">
            <w:pPr>
              <w:rPr>
                <w:rFonts w:ascii="Arial" w:hAnsi="Arial" w:cs="Arial"/>
                <w:sz w:val="20"/>
                <w:szCs w:val="20"/>
              </w:rPr>
            </w:pPr>
            <w:r w:rsidRPr="00FF3005">
              <w:rPr>
                <w:rFonts w:ascii="Arial" w:hAnsi="Arial" w:cs="Arial"/>
                <w:i/>
                <w:sz w:val="20"/>
                <w:szCs w:val="20"/>
              </w:rPr>
              <w:t>World Neurosurgery</w:t>
            </w:r>
            <w:r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Pr="00FF3005">
              <w:rPr>
                <w:rFonts w:ascii="Arial" w:hAnsi="Arial" w:cs="Arial"/>
                <w:i/>
                <w:sz w:val="20"/>
                <w:szCs w:val="20"/>
              </w:rPr>
              <w:fldChar w:fldCharType="begin">
                <w:fldData xml:space="preserve">PEVuZE5vdGU+PENpdGU+PEF1dGhvcj5KaW48L0F1dGhvcj48WWVhcj4yMDE2PC9ZZWFyPjxSZWNO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Arial" w:hAnsi="Arial" w:cs="Arial"/>
                <w:i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begin">
                <w:fldData xml:space="preserve">PEVuZE5vdGU+PENpdGU+PEF1dGhvcj5KaW48L0F1dGhvcj48WWVhcj4yMDE2PC9ZZWFyPjxSZWNO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Arial" w:hAnsi="Arial" w:cs="Arial"/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i/>
                <w:sz w:val="20"/>
                <w:szCs w:val="20"/>
              </w:rPr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end"/>
            </w:r>
            <w:r w:rsidRPr="00FF3005">
              <w:rPr>
                <w:rFonts w:ascii="Arial" w:hAnsi="Arial" w:cs="Arial"/>
                <w:i/>
                <w:sz w:val="20"/>
                <w:szCs w:val="20"/>
              </w:rPr>
            </w:r>
            <w:r w:rsidRPr="00FF3005">
              <w:rPr>
                <w:rFonts w:ascii="Arial" w:hAnsi="Arial" w:cs="Arial"/>
                <w:i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i/>
                <w:noProof/>
                <w:sz w:val="20"/>
                <w:szCs w:val="20"/>
              </w:rPr>
              <w:t>[</w:t>
            </w:r>
            <w:hyperlink w:anchor="_ENREF_29" w:tooltip="Jin, 2016 #29" w:history="1">
              <w:r>
                <w:rPr>
                  <w:rFonts w:ascii="Arial" w:hAnsi="Arial" w:cs="Arial"/>
                  <w:i/>
                  <w:noProof/>
                  <w:sz w:val="20"/>
                  <w:szCs w:val="20"/>
                </w:rPr>
                <w:t>29</w:t>
              </w:r>
            </w:hyperlink>
            <w:r>
              <w:rPr>
                <w:rFonts w:ascii="Arial" w:hAnsi="Arial" w:cs="Arial"/>
                <w:i/>
                <w:noProof/>
                <w:sz w:val="20"/>
                <w:szCs w:val="20"/>
              </w:rPr>
              <w:t>]</w:t>
            </w:r>
            <w:r w:rsidRPr="00FF3005">
              <w:rPr>
                <w:rFonts w:ascii="Arial" w:hAnsi="Arial" w:cs="Arial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72E32E38" w14:textId="77777777" w:rsidR="003C31F2" w:rsidRPr="00FF3005" w:rsidRDefault="003C31F2" w:rsidP="00C17B1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F300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single" w:sz="2" w:space="0" w:color="auto"/>
              <w:bottom w:val="single" w:sz="2" w:space="0" w:color="auto"/>
            </w:tcBorders>
            <w:shd w:val="clear" w:color="auto" w:fill="auto"/>
            <w:vAlign w:val="center"/>
          </w:tcPr>
          <w:p w14:paraId="10711082" w14:textId="77777777" w:rsidR="003C31F2" w:rsidRPr="00FF3005" w:rsidRDefault="003C31F2" w:rsidP="00C17B1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F300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7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C930FEF" w14:textId="77777777" w:rsidR="003C31F2" w:rsidRPr="00FF3005" w:rsidRDefault="003C31F2" w:rsidP="00C17B1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F300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8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0D73352" w14:textId="77777777" w:rsidR="003C31F2" w:rsidRPr="00FF3005" w:rsidRDefault="003C31F2" w:rsidP="00C17B1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F300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C31F2" w:rsidRPr="00637468" w14:paraId="696F4947" w14:textId="77777777" w:rsidTr="00C17B1E">
        <w:trPr>
          <w:trHeight w:val="432"/>
        </w:trPr>
        <w:tc>
          <w:tcPr>
            <w:tcW w:w="4338" w:type="dxa"/>
            <w:tcBorders>
              <w:top w:val="single" w:sz="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F4E3C0" w14:textId="77777777" w:rsidR="003C31F2" w:rsidRPr="00637468" w:rsidRDefault="003C31F2" w:rsidP="00C17B1E">
            <w:pPr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i/>
                <w:sz w:val="20"/>
                <w:szCs w:val="22"/>
              </w:rPr>
              <w:t>Pediatric Neurosurgery</w:t>
            </w:r>
            <w:r>
              <w:rPr>
                <w:rFonts w:ascii="Arial" w:hAnsi="Arial" w:cs="Arial"/>
                <w:i/>
                <w:sz w:val="20"/>
                <w:szCs w:val="22"/>
              </w:rPr>
              <w:t xml:space="preserve"> 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TaHdlaWtlaDwvQXV0aG9yPjxZZWFyPjIwMTU8L1llYXI+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2"/>
              </w:rPr>
              <w:fldChar w:fldCharType="begin">
                <w:fldData xml:space="preserve">PEVuZE5vdGU+PENpdGU+PEF1dGhvcj5TaHdlaWtlaDwvQXV0aG9yPjxZZWFyPjIwMTU8L1llYXI+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2"/>
              </w:rPr>
            </w:r>
            <w:r>
              <w:rPr>
                <w:rFonts w:ascii="Arial" w:hAnsi="Arial" w:cs="Arial"/>
                <w:sz w:val="20"/>
                <w:szCs w:val="22"/>
              </w:rPr>
              <w:fldChar w:fldCharType="end"/>
            </w:r>
            <w:r w:rsidRPr="00637468">
              <w:rPr>
                <w:rFonts w:ascii="Arial" w:hAnsi="Arial" w:cs="Arial"/>
                <w:sz w:val="20"/>
                <w:szCs w:val="22"/>
              </w:rPr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2"/>
              </w:rPr>
              <w:t>[</w:t>
            </w:r>
            <w:hyperlink w:anchor="_ENREF_63" w:tooltip="Piatt, 2012 #53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3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5" w:tooltip="Shweikeh, 2015 #52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5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68" w:tooltip="Lin, 2017 #230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68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2" w:tooltip="Gonzalez, 2017 #55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2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78" w:tooltip="Lam, 2012 #58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78-80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 xml:space="preserve">, </w:t>
            </w:r>
            <w:hyperlink w:anchor="_ENREF_97" w:tooltip="Taylor, 2006 #54" w:history="1">
              <w:r>
                <w:rPr>
                  <w:rFonts w:ascii="Arial" w:hAnsi="Arial" w:cs="Arial"/>
                  <w:noProof/>
                  <w:sz w:val="20"/>
                  <w:szCs w:val="22"/>
                </w:rPr>
                <w:t>97</w:t>
              </w:r>
            </w:hyperlink>
            <w:r>
              <w:rPr>
                <w:rFonts w:ascii="Arial" w:hAnsi="Arial" w:cs="Arial"/>
                <w:noProof/>
                <w:sz w:val="20"/>
                <w:szCs w:val="22"/>
              </w:rPr>
              <w:t>]</w:t>
            </w:r>
            <w:r w:rsidRPr="00637468">
              <w:rPr>
                <w:rFonts w:ascii="Arial" w:hAnsi="Arial" w:cs="Arial"/>
                <w:sz w:val="20"/>
                <w:szCs w:val="22"/>
              </w:rPr>
              <w:fldChar w:fldCharType="end"/>
            </w:r>
          </w:p>
        </w:tc>
        <w:tc>
          <w:tcPr>
            <w:tcW w:w="1440" w:type="dxa"/>
            <w:tcBorders>
              <w:top w:val="single" w:sz="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D22A85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0</w:t>
            </w:r>
          </w:p>
        </w:tc>
        <w:tc>
          <w:tcPr>
            <w:tcW w:w="1530" w:type="dxa"/>
            <w:tcBorders>
              <w:top w:val="single" w:sz="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B60E20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1</w:t>
            </w:r>
          </w:p>
        </w:tc>
        <w:tc>
          <w:tcPr>
            <w:tcW w:w="1170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7D48CB58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7</w:t>
            </w:r>
          </w:p>
        </w:tc>
        <w:tc>
          <w:tcPr>
            <w:tcW w:w="1080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6CADFA7C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sz w:val="20"/>
                <w:szCs w:val="22"/>
              </w:rPr>
            </w:pPr>
            <w:r w:rsidRPr="00637468">
              <w:rPr>
                <w:rFonts w:ascii="Arial" w:hAnsi="Arial" w:cs="Arial"/>
                <w:sz w:val="20"/>
                <w:szCs w:val="22"/>
              </w:rPr>
              <w:t>8</w:t>
            </w:r>
          </w:p>
        </w:tc>
      </w:tr>
      <w:tr w:rsidR="003C31F2" w:rsidRPr="00637468" w14:paraId="1E6AC307" w14:textId="77777777" w:rsidTr="00C17B1E">
        <w:trPr>
          <w:trHeight w:val="432"/>
        </w:trPr>
        <w:tc>
          <w:tcPr>
            <w:tcW w:w="433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6D5B07BA" w14:textId="77777777" w:rsidR="003C31F2" w:rsidRPr="00637468" w:rsidRDefault="003C31F2" w:rsidP="00C17B1E">
            <w:pPr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Total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84449BA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4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ECD58C9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9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36D3E64B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61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A36ABD3" w14:textId="77777777" w:rsidR="003C31F2" w:rsidRPr="00637468" w:rsidRDefault="003C31F2" w:rsidP="00C17B1E">
            <w:pPr>
              <w:jc w:val="center"/>
              <w:rPr>
                <w:rFonts w:ascii="Arial" w:hAnsi="Arial" w:cs="Arial"/>
                <w:b/>
                <w:sz w:val="20"/>
                <w:szCs w:val="22"/>
              </w:rPr>
            </w:pPr>
            <w:r w:rsidRPr="00637468">
              <w:rPr>
                <w:rFonts w:ascii="Arial" w:hAnsi="Arial" w:cs="Arial"/>
                <w:b/>
                <w:sz w:val="20"/>
                <w:szCs w:val="22"/>
              </w:rPr>
              <w:t>74</w:t>
            </w:r>
          </w:p>
        </w:tc>
      </w:tr>
    </w:tbl>
    <w:p w14:paraId="00C8A350" w14:textId="77777777" w:rsidR="003C31F2" w:rsidRDefault="003C31F2" w:rsidP="003C31F2">
      <w:pPr>
        <w:pStyle w:val="Listenabsatz"/>
        <w:spacing w:after="0" w:line="48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</w:p>
    <w:p w14:paraId="415BACA1" w14:textId="77777777" w:rsidR="00F94A84" w:rsidRPr="00FF3005" w:rsidRDefault="00F94A84" w:rsidP="00FF3005"/>
    <w:sectPr w:rsidR="00F94A84" w:rsidRPr="00FF3005" w:rsidSect="0085124A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ABC2CA" w14:textId="77777777" w:rsidR="00000000" w:rsidRDefault="00C0090B">
      <w:r>
        <w:separator/>
      </w:r>
    </w:p>
  </w:endnote>
  <w:endnote w:type="continuationSeparator" w:id="0">
    <w:p w14:paraId="755B28C6" w14:textId="77777777" w:rsidR="00000000" w:rsidRDefault="00C009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2DD748" w14:textId="77777777" w:rsidR="00450282" w:rsidRDefault="003C31F2" w:rsidP="00F13AAE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75A8A6DE" w14:textId="77777777" w:rsidR="00450282" w:rsidRDefault="00C0090B" w:rsidP="0045741E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BDD17C" w14:textId="70936F89" w:rsidR="00450282" w:rsidRDefault="003C31F2" w:rsidP="00F13AAE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>
      <w:rPr>
        <w:rStyle w:val="Seitenzahl"/>
        <w:noProof/>
      </w:rPr>
      <w:t>1</w:t>
    </w:r>
    <w:r>
      <w:rPr>
        <w:rStyle w:val="Seitenzahl"/>
      </w:rPr>
      <w:fldChar w:fldCharType="end"/>
    </w:r>
  </w:p>
  <w:p w14:paraId="511A3B71" w14:textId="77777777" w:rsidR="00450282" w:rsidRDefault="00C0090B" w:rsidP="0045741E">
    <w:pPr>
      <w:pStyle w:val="Fuzeile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0DE714" w14:textId="77777777" w:rsidR="00C0090B" w:rsidRDefault="00C0090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D37EA0" w14:textId="77777777" w:rsidR="00000000" w:rsidRDefault="00C0090B">
      <w:r>
        <w:separator/>
      </w:r>
    </w:p>
  </w:footnote>
  <w:footnote w:type="continuationSeparator" w:id="0">
    <w:p w14:paraId="7D2A7CB8" w14:textId="77777777" w:rsidR="00000000" w:rsidRDefault="00C009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FB1458" w14:textId="77777777" w:rsidR="00C0090B" w:rsidRDefault="00C0090B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5380E8" w14:textId="77777777" w:rsidR="00C0090B" w:rsidRPr="00C0090B" w:rsidRDefault="00C0090B" w:rsidP="00C0090B">
    <w:pPr>
      <w:pStyle w:val="Kopfzeile"/>
    </w:pPr>
    <w:r w:rsidRPr="00C0090B">
      <w:rPr>
        <w:b/>
        <w:lang w:val="fr-CH"/>
      </w:rPr>
      <w:t>Supplemental Digital Content 1.</w:t>
    </w:r>
    <w:r w:rsidRPr="00C0090B">
      <w:rPr>
        <w:lang w:val="fr-CH"/>
      </w:rPr>
      <w:t xml:space="preserve"> Supplement Table 1. </w:t>
    </w:r>
    <w:r w:rsidRPr="00C0090B">
      <w:t xml:space="preserve">Number of published articles per </w:t>
    </w:r>
    <w:proofErr w:type="gramStart"/>
    <w:r w:rsidRPr="00C0090B">
      <w:t>time period</w:t>
    </w:r>
    <w:proofErr w:type="gramEnd"/>
    <w:r w:rsidRPr="00C0090B">
      <w:t xml:space="preserve"> and per journal. This table consolidates the publication output from the 4 journals (Journal of Neurosurgery Publishing Group, Neurosurgery, World Neurosurgery, and Pediatric Neurosurgery) into 3 discrete time intervals (2000–2005, 2006–2010, &gt;2010), demonstrating a dramatic increase in big data publications since 2010.</w:t>
    </w:r>
  </w:p>
  <w:p w14:paraId="6A7E9D1E" w14:textId="77777777" w:rsidR="00C0090B" w:rsidRDefault="00C0090B">
    <w:pPr>
      <w:pStyle w:val="Kopfzeile"/>
    </w:pPr>
    <w:bookmarkStart w:id="0" w:name="_GoBack"/>
    <w:bookmarkEnd w:id="0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36E60B" w14:textId="77777777" w:rsidR="00C0090B" w:rsidRDefault="00C0090B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1D11D5"/>
    <w:rsid w:val="003C31F2"/>
    <w:rsid w:val="00693410"/>
    <w:rsid w:val="00C0090B"/>
    <w:rsid w:val="00DF374B"/>
    <w:rsid w:val="00F63516"/>
    <w:rsid w:val="00F94A84"/>
    <w:rsid w:val="00FF30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4735AAB7"/>
  <w14:defaultImageDpi w14:val="300"/>
  <w15:docId w15:val="{8898FEBF-C20D-408C-AF11-DF1DC934E6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paragraph" w:styleId="Fuzeile">
    <w:name w:val="footer"/>
    <w:basedOn w:val="Standard"/>
    <w:link w:val="FuzeileZchn"/>
    <w:uiPriority w:val="99"/>
    <w:rsid w:val="003C31F2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3C31F2"/>
    <w:rPr>
      <w:rFonts w:ascii="Times New Roman" w:eastAsia="Times New Roman" w:hAnsi="Times New Roman" w:cs="Times New Roman"/>
    </w:rPr>
  </w:style>
  <w:style w:type="character" w:styleId="Seitenzahl">
    <w:name w:val="page number"/>
    <w:basedOn w:val="Absatz-Standardschriftart"/>
    <w:rsid w:val="003C31F2"/>
  </w:style>
  <w:style w:type="paragraph" w:styleId="Listenabsatz">
    <w:name w:val="List Paragraph"/>
    <w:basedOn w:val="Standard"/>
    <w:link w:val="ListenabsatzZchn"/>
    <w:uiPriority w:val="34"/>
    <w:qFormat/>
    <w:rsid w:val="003C31F2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3C31F2"/>
    <w:rPr>
      <w:rFonts w:eastAsiaTheme="minorHAnsi"/>
      <w:sz w:val="22"/>
      <w:szCs w:val="22"/>
    </w:rPr>
  </w:style>
  <w:style w:type="paragraph" w:styleId="Kopfzeile">
    <w:name w:val="header"/>
    <w:basedOn w:val="Standard"/>
    <w:link w:val="KopfzeileZchn"/>
    <w:uiPriority w:val="99"/>
    <w:unhideWhenUsed/>
    <w:rsid w:val="00C0090B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0090B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62</Words>
  <Characters>2913</Characters>
  <Application>Microsoft Office Word</Application>
  <DocSecurity>0</DocSecurity>
  <Lines>24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5</cp:revision>
  <dcterms:created xsi:type="dcterms:W3CDTF">2018-03-20T01:45:00Z</dcterms:created>
  <dcterms:modified xsi:type="dcterms:W3CDTF">2018-11-28T13:30:00Z</dcterms:modified>
</cp:coreProperties>
</file>